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661E5B88"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61BC6DB1"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355381F4" w14:textId="4EAFC657" w:rsidR="003E36B7" w:rsidRDefault="00E55333">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2977956B" w14:textId="5073D2E6" w:rsidR="00890018" w:rsidRDefault="00E55333">
      <w:r w:rsidRPr="00890018">
        <w:rPr>
          <w:b/>
        </w:rPr>
        <w:lastRenderedPageBreak/>
        <w:t>Figure S</w:t>
      </w:r>
      <w:r w:rsidR="00001FED" w:rsidRPr="00D4575C">
        <w:rPr>
          <w:b/>
          <w:highlight w:val="red"/>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a,b) vascular plant species richness, (c,d)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e,f) PC1 (</w:t>
      </w:r>
      <w:r w:rsidR="00A744F1">
        <w:t xml:space="preserve">Figure </w:t>
      </w:r>
      <w:r w:rsidR="00792C98">
        <w:t>4</w:t>
      </w:r>
      <w:r w:rsidR="00C137F2">
        <w:t>b) and (g,h) the multivariate (MV) model (</w:t>
      </w:r>
      <w:r w:rsidR="005711DB">
        <w:t xml:space="preserve">Figure </w:t>
      </w:r>
      <w:r w:rsidR="000411BC">
        <w:t>5</w:t>
      </w:r>
      <w:r w:rsidR="00C137F2">
        <w:t>b). Map projection used: WG</w:t>
      </w:r>
      <w:r w:rsidR="009F1DA5">
        <w:t>FOO</w:t>
      </w:r>
      <w:r w:rsidR="00C137F2">
        <w:t>4.</w:t>
      </w:r>
      <w:r w:rsidR="00890018">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588FA9F6" w14:textId="5C2CA4C9" w:rsidR="00890018" w:rsidRDefault="00890018" w:rsidP="00890018">
      <w:r w:rsidRPr="00890018">
        <w:rPr>
          <w:b/>
        </w:rPr>
        <w:lastRenderedPageBreak/>
        <w:t>Figure S</w:t>
      </w:r>
      <w:r w:rsidR="00391CE0" w:rsidRPr="00D4575C">
        <w:rPr>
          <w:b/>
          <w:highlight w:val="red"/>
        </w:rPr>
        <w:t>6</w:t>
      </w:r>
      <w:r w:rsidR="003234D6">
        <w:rPr>
          <w:b/>
        </w:rPr>
        <w:t xml:space="preserve"> (previous page)</w:t>
      </w:r>
      <w:r w:rsidRPr="00890018">
        <w:rPr>
          <w:b/>
        </w:rPr>
        <w:t xml:space="preserve">: </w:t>
      </w:r>
      <w:r w:rsidR="00ED3EE4">
        <w:t>DS-scale m</w:t>
      </w:r>
      <w:r w:rsidR="00ED3EE4" w:rsidRPr="00C9106C">
        <w:t>ap</w:t>
      </w:r>
      <w:r w:rsidR="00ED3EE4">
        <w:t>s for the GCFR and SWAFR of (a,b) vascular plant species richness, (c,d)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e,f) PC1 (</w:t>
      </w:r>
      <w:r w:rsidR="00A744F1">
        <w:t xml:space="preserve">Figure </w:t>
      </w:r>
      <w:r w:rsidR="00792C98">
        <w:t>4</w:t>
      </w:r>
      <w:r w:rsidR="00ED3EE4">
        <w:t>b) and (g,h) the multivariate (MV) model (</w:t>
      </w:r>
      <w:r w:rsidR="005711DB">
        <w:t xml:space="preserve">Figure </w:t>
      </w:r>
      <w:r w:rsidR="000411BC">
        <w:t>5</w:t>
      </w:r>
      <w:r w:rsidR="00ED3EE4">
        <w:t>b). Map projection used: WG</w:t>
      </w:r>
      <w:r w:rsidR="009F1DA5">
        <w:t>FOO</w:t>
      </w:r>
      <w:r w:rsidR="00ED3EE4">
        <w:t>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66B94B36" w:rsidR="00FB5212" w:rsidRDefault="00314A7A" w:rsidP="00323C08">
      <w:r w:rsidRPr="00C072BC">
        <w:rPr>
          <w:b/>
        </w:rPr>
        <w:lastRenderedPageBreak/>
        <w:t xml:space="preserve">Figure </w:t>
      </w:r>
      <w:r w:rsidR="00FB5212" w:rsidRPr="00C072BC">
        <w:rPr>
          <w:b/>
        </w:rPr>
        <w:t>S</w:t>
      </w:r>
      <w:r w:rsidR="00A81A80" w:rsidRPr="00D4575C">
        <w:rPr>
          <w:b/>
          <w:highlight w:val="red"/>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r w:rsidR="008704A4" w:rsidRPr="006A6996">
        <w:t>i</w:t>
      </w:r>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756139">
        <w:t>1</w:t>
      </w:r>
      <w:r w:rsidR="003F2ABC">
        <w:t>).</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270CE5">
        <w:rPr>
          <w:rFonts w:hAnsi="Times New Roman" w:cs="Times New Roman"/>
        </w:rPr>
        <w:t>–</w:t>
      </w:r>
      <w:r w:rsidR="000E5F4B">
        <w:rPr>
          <w:rFonts w:hAnsi="Times New Roman" w:cs="Times New Roman"/>
        </w:rPr>
        <w:t>S</w:t>
      </w:r>
      <w:r w:rsidR="000E5F4B" w:rsidRPr="005E5B33">
        <w:rPr>
          <w:rFonts w:hAnsi="Times New Roman" w:cs="Times New Roman"/>
        </w:rPr>
        <w:t>3</w:t>
      </w:r>
      <w:r w:rsidR="000E5F4B">
        <w:rPr>
          <w:rFonts w:hAnsi="Times New Roman" w:cs="Times New Roman"/>
        </w:rPr>
        <w:t xml:space="preserve"> and </w:t>
      </w:r>
      <w:r w:rsidR="000E5F4B" w:rsidRPr="007C6590">
        <w:rPr>
          <w:rFonts w:hAnsi="Times New Roman" w:cs="Times New Roman"/>
        </w:rPr>
        <w:t>Figures S1</w:t>
      </w:r>
      <w:r w:rsidR="00270CE5" w:rsidRPr="007C6590">
        <w:rPr>
          <w:rFonts w:hAnsi="Times New Roman" w:cs="Times New Roman"/>
        </w:rPr>
        <w:t>–</w:t>
      </w:r>
      <w:r w:rsidR="000E5F4B" w:rsidRPr="007C6590">
        <w:rPr>
          <w:rFonts w:hAnsi="Times New Roman" w:cs="Times New Roman"/>
        </w:rPr>
        <w:t>S4.</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33211D8A" w:rsidR="003F24C4" w:rsidRDefault="00F662DD" w:rsidP="003F24C4">
      <w:r w:rsidRPr="00C072BC">
        <w:rPr>
          <w:b/>
        </w:rPr>
        <w:lastRenderedPageBreak/>
        <w:t xml:space="preserve">Figure </w:t>
      </w:r>
      <w:r w:rsidR="009F1DA5">
        <w:rPr>
          <w:b/>
        </w:rPr>
        <w:t>FOO</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r w:rsidR="0071551D">
        <w:t xml:space="preserve"> following univariate regressions (Table </w:t>
      </w:r>
      <w:r w:rsidR="0052570D">
        <w:t>1</w:t>
      </w:r>
      <w:r w:rsidR="0071551D">
        <w:t xml:space="preserve">, </w:t>
      </w:r>
      <w:r w:rsidR="00A744F1">
        <w:t xml:space="preserve">Figure </w:t>
      </w:r>
      <w:r w:rsidR="00792C98">
        <w:t>4</w:t>
      </w:r>
      <w:r w:rsidR="0071551D">
        <w:t>) against</w:t>
      </w:r>
      <w:r w:rsidR="000215CA">
        <w:t xml:space="preserve"> the major axis of environmental heterogeneity (PC1) from the PCA </w:t>
      </w:r>
      <w:r w:rsidR="0071551D">
        <w:t>(Figure S</w:t>
      </w:r>
      <w:r w:rsidR="0071551D" w:rsidRPr="00D4575C">
        <w:rPr>
          <w:highlight w:val="red"/>
        </w:rPr>
        <w:t>4</w:t>
      </w:r>
      <w:r w:rsidR="0071551D">
        <w:t>)</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w:t>
      </w:r>
      <w:r w:rsidR="009F1DA5">
        <w:t>FOO</w:t>
      </w:r>
      <w:r w:rsidR="000215CA">
        <w:t>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5E648677" w14:textId="3362901C" w:rsidR="00A946F1" w:rsidRDefault="003F24C4">
      <w:r w:rsidRPr="003F24C4">
        <w:rPr>
          <w:b/>
          <w:bCs/>
        </w:rPr>
        <w:lastRenderedPageBreak/>
        <w:t xml:space="preserve">Figure </w:t>
      </w:r>
      <w:r w:rsidR="009F1DA5">
        <w:rPr>
          <w:b/>
          <w:bCs/>
        </w:rPr>
        <w:t>BAR</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0F2DB7">
        <w:t>2</w:t>
      </w:r>
      <w:r w:rsidR="00607B6A">
        <w:t xml:space="preserve">, </w:t>
      </w:r>
      <w:r w:rsidR="005711DB">
        <w:t xml:space="preserve">Figure </w:t>
      </w:r>
      <w:r w:rsidR="000411BC">
        <w:t>5</w:t>
      </w:r>
      <w:r w:rsidR="00607B6A">
        <w:t xml:space="preserve">) against the </w:t>
      </w:r>
      <w:r w:rsidR="000E27E9">
        <w:t>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w:t>
      </w:r>
      <w:r w:rsidR="009F1DA5">
        <w:t>FOO</w:t>
      </w:r>
      <w:r w:rsidR="00607B6A">
        <w:t>4.</w:t>
      </w:r>
      <w:r w:rsidR="00A946F1">
        <w:br w:type="page"/>
      </w:r>
    </w:p>
    <w:p w14:paraId="0DC9D98C" w14:textId="77777777" w:rsidR="00A946F1" w:rsidRPr="00A946F1" w:rsidRDefault="00A946F1" w:rsidP="00F662DD">
      <w:pPr>
        <w:rPr>
          <w:b/>
        </w:rPr>
      </w:pPr>
      <w:r>
        <w:rPr>
          <w:noProof/>
        </w:rPr>
        <w:lastRenderedPageBreak/>
        <w:drawing>
          <wp:inline distT="0" distB="0" distL="0" distR="0" wp14:anchorId="4D5ED499" wp14:editId="5860F94B">
            <wp:extent cx="6840000" cy="39088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6C63AF11" w14:textId="16ABBB0E" w:rsidR="006D735A" w:rsidRDefault="00A946F1" w:rsidP="00F662DD">
      <w:r w:rsidRPr="00A946F1">
        <w:rPr>
          <w:b/>
        </w:rPr>
        <w:t xml:space="preserve">Figure </w:t>
      </w:r>
      <w:bookmarkStart w:id="1" w:name="_GoBack"/>
      <w:r w:rsidR="00BD0A61">
        <w:rPr>
          <w:b/>
        </w:rPr>
        <w:t>QUX</w:t>
      </w:r>
      <w:bookmarkEnd w:id="1"/>
      <w:r w:rsidRPr="00A946F1">
        <w:rPr>
          <w:b/>
        </w:rPr>
        <w:t>:</w:t>
      </w:r>
      <w:r w:rsidR="0099040F">
        <w:rPr>
          <w:b/>
        </w:rPr>
        <w:t xml:space="preserve"> </w:t>
      </w:r>
      <w:r w:rsidR="0099040F">
        <w:t>Slope estimates from multiple linear regressions of vascular plant species richness</w:t>
      </w:r>
      <w:r w:rsidR="000E5F4B">
        <w:t>, excluding species richness hotspots</w:t>
      </w:r>
      <w:r w:rsidR="00773E55">
        <w:t xml:space="preserve"> (defined in terms of their residuals from the </w:t>
      </w:r>
      <w:r w:rsidR="009C747B">
        <w:t>original multivariate regressions</w:t>
      </w:r>
      <w:r w:rsidR="00773E55">
        <w:t xml:space="preserve">; Figure </w:t>
      </w:r>
      <w:r w:rsidR="009F1DA5">
        <w:t>BAR</w:t>
      </w:r>
      <w:r w:rsidR="00773E55">
        <w:t>)</w:t>
      </w:r>
      <w:r w:rsidR="000E5F4B">
        <w:t>,</w:t>
      </w:r>
      <w:r w:rsidR="0099040F">
        <w:t xml:space="preserve"> as (a) </w:t>
      </w:r>
      <w:r w:rsidR="0099040F">
        <w:rPr>
          <w:i/>
        </w:rPr>
        <w:t>S</w:t>
      </w:r>
      <w:r w:rsidR="0099040F">
        <w:rPr>
          <w:vertAlign w:val="subscript"/>
        </w:rPr>
        <w:t>QDS</w:t>
      </w:r>
      <w:r w:rsidR="0099040F">
        <w:t xml:space="preserve">, (b) </w:t>
      </w:r>
      <w:r w:rsidR="0099040F">
        <w:rPr>
          <w:i/>
        </w:rPr>
        <w:t>S</w:t>
      </w:r>
      <w:r w:rsidR="0099040F">
        <w:rPr>
          <w:vertAlign w:val="subscript"/>
        </w:rPr>
        <w:t>HDS</w:t>
      </w:r>
      <w:r w:rsidR="0099040F">
        <w:t xml:space="preserve"> and (c) </w:t>
      </w:r>
      <w:r w:rsidR="0099040F">
        <w:rPr>
          <w:i/>
        </w:rPr>
        <w:t>S</w:t>
      </w:r>
      <w:r w:rsidR="0099040F">
        <w:rPr>
          <w:vertAlign w:val="subscript"/>
        </w:rPr>
        <w:t>DS</w:t>
      </w:r>
      <w:r w:rsidR="0099040F">
        <w:t xml:space="preserve"> against the various forms of environmental heterogeneity (log</w:t>
      </w:r>
      <w:r w:rsidR="0099040F">
        <w:rPr>
          <w:vertAlign w:val="subscript"/>
        </w:rPr>
        <w:t>10</w:t>
      </w:r>
      <w:r w:rsidR="0099040F">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sidR="0099040F">
        <w:rPr>
          <w:i/>
        </w:rPr>
        <w:t>P</w:t>
      </w:r>
      <w:r w:rsidR="0099040F">
        <w:t xml:space="preserve"> &lt; 0.05), while those in grey were not, but still retained during stepwise model selection. The multiple adjusted </w:t>
      </w:r>
      <w:r w:rsidR="0099040F">
        <w:rPr>
          <w:i/>
        </w:rPr>
        <w:t>R</w:t>
      </w:r>
      <w:r w:rsidR="0099040F">
        <w:rPr>
          <w:vertAlign w:val="superscript"/>
        </w:rPr>
        <w:t>2</w:t>
      </w:r>
      <w:r w:rsidR="0099040F">
        <w:t xml:space="preserve">-values of each model are noted in parentheses in the panel headings. </w:t>
      </w:r>
      <w:r w:rsidR="0083472C">
        <w:rPr>
          <w:rFonts w:hAnsi="Times New Roman" w:cs="Times New Roman"/>
        </w:rPr>
        <w:t>Abbreviations follow that in Tables S</w:t>
      </w:r>
      <w:r w:rsidR="0083472C" w:rsidRPr="0073022F">
        <w:rPr>
          <w:rFonts w:hAnsi="Times New Roman" w:cs="Times New Roman"/>
        </w:rPr>
        <w:t>1</w:t>
      </w:r>
      <w:r w:rsidR="003212E6">
        <w:rPr>
          <w:rFonts w:hAnsi="Times New Roman" w:cs="Times New Roman"/>
        </w:rPr>
        <w:t>–</w:t>
      </w:r>
      <w:r w:rsidR="0083472C">
        <w:rPr>
          <w:rFonts w:hAnsi="Times New Roman" w:cs="Times New Roman"/>
        </w:rPr>
        <w:t>S</w:t>
      </w:r>
      <w:r w:rsidR="0083472C" w:rsidRPr="00CB36C5">
        <w:rPr>
          <w:rFonts w:hAnsi="Times New Roman" w:cs="Times New Roman"/>
        </w:rPr>
        <w:t>3</w:t>
      </w:r>
      <w:r w:rsidR="0083472C">
        <w:rPr>
          <w:rFonts w:hAnsi="Times New Roman" w:cs="Times New Roman"/>
        </w:rPr>
        <w:t xml:space="preserve"> and Figures </w:t>
      </w:r>
      <w:r w:rsidR="0083472C" w:rsidRPr="007C6590">
        <w:rPr>
          <w:rFonts w:hAnsi="Times New Roman" w:cs="Times New Roman"/>
        </w:rPr>
        <w:t>S1</w:t>
      </w:r>
      <w:r w:rsidR="003212E6" w:rsidRPr="007C6590">
        <w:rPr>
          <w:rFonts w:hAnsi="Times New Roman" w:cs="Times New Roman"/>
        </w:rPr>
        <w:t>–</w:t>
      </w:r>
      <w:r w:rsidR="0083472C" w:rsidRPr="007C6590">
        <w:rPr>
          <w:rFonts w:hAnsi="Times New Roman" w:cs="Times New Roman"/>
        </w:rPr>
        <w:t>S4</w:t>
      </w:r>
      <w:r w:rsidR="0083472C">
        <w:rPr>
          <w:rFonts w:hAnsi="Times New Roman" w:cs="Times New Roman"/>
        </w:rPr>
        <w:t xml:space="preserve"> and S</w:t>
      </w:r>
      <w:r w:rsidR="0083472C" w:rsidRPr="003212E6">
        <w:rPr>
          <w:rFonts w:hAnsi="Times New Roman" w:cs="Times New Roman"/>
          <w:highlight w:val="red"/>
        </w:rPr>
        <w:t>7</w:t>
      </w:r>
      <w:r w:rsidR="0099040F">
        <w:t>.</w:t>
      </w:r>
      <w:r w:rsidR="00F662DD">
        <w:br w:type="page"/>
      </w:r>
    </w:p>
    <w:p w14:paraId="70C0E26F" w14:textId="77777777" w:rsidR="006D735A" w:rsidRDefault="006D735A">
      <w:r>
        <w:rPr>
          <w:noProof/>
        </w:rPr>
        <w:lastRenderedPageBreak/>
        <w:drawing>
          <wp:inline distT="0" distB="0" distL="0" distR="0" wp14:anchorId="32B8D8B9" wp14:editId="7397AD79">
            <wp:extent cx="6840000" cy="2565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20201DF1" w14:textId="64D96A80" w:rsidR="006D735A" w:rsidRDefault="00892DC6">
      <w:r>
        <w:rPr>
          <w:b/>
        </w:rPr>
        <w:t>Figure BAZ</w:t>
      </w:r>
      <w:r w:rsidR="00317115" w:rsidRPr="00A946F1">
        <w:rPr>
          <w:b/>
        </w:rPr>
        <w:t>:</w:t>
      </w:r>
      <w:r w:rsidR="00317115">
        <w:rPr>
          <w:b/>
        </w:rPr>
        <w:t xml:space="preserve"> </w:t>
      </w:r>
      <w:r w:rsidR="00431B69">
        <w:t>Simple linear regressions of vascular plant species richness, excluding species richness hotspots</w:t>
      </w:r>
      <w:r w:rsidR="00773E55">
        <w:t xml:space="preserve"> (defined in terms of their residuals from the full PC1-based ANCOVAs; Figure </w:t>
      </w:r>
      <w:r w:rsidR="009F1DA5">
        <w:t>FOO</w:t>
      </w:r>
      <w:r w:rsidR="00773E55">
        <w:t>)</w:t>
      </w:r>
      <w:r w:rsidR="00431B69">
        <w:t xml:space="preserve">, as (a) </w:t>
      </w:r>
      <w:r w:rsidR="00431B69">
        <w:rPr>
          <w:i/>
        </w:rPr>
        <w:t>S</w:t>
      </w:r>
      <w:r w:rsidR="00431B69">
        <w:rPr>
          <w:vertAlign w:val="subscript"/>
        </w:rPr>
        <w:t>QDS</w:t>
      </w:r>
      <w:r w:rsidR="00431B69">
        <w:t xml:space="preserve">, (b) </w:t>
      </w:r>
      <w:r w:rsidR="00431B69">
        <w:rPr>
          <w:i/>
        </w:rPr>
        <w:t>S</w:t>
      </w:r>
      <w:r w:rsidR="00431B69">
        <w:rPr>
          <w:vertAlign w:val="subscript"/>
        </w:rPr>
        <w:t>HDS</w:t>
      </w:r>
      <w:r w:rsidR="00431B69">
        <w:t xml:space="preserve"> and (c) </w:t>
      </w:r>
      <w:r w:rsidR="00431B69">
        <w:rPr>
          <w:i/>
        </w:rPr>
        <w:t>S</w:t>
      </w:r>
      <w:r w:rsidR="00431B69">
        <w:rPr>
          <w:vertAlign w:val="subscript"/>
        </w:rPr>
        <w:t>DS</w:t>
      </w:r>
      <w:r w:rsidR="00431B69">
        <w:t xml:space="preserve"> against each respective scale</w:t>
      </w:r>
      <w:r w:rsidR="00431B69">
        <w:t>’</w:t>
      </w:r>
      <w:r w:rsidR="00431B69">
        <w:t>s major axis of environmental heterogeneity (PC1) across the GCFR and SWAFR. These three linear models all have highly significant slopes (</w:t>
      </w:r>
      <w:r w:rsidR="00431B69">
        <w:rPr>
          <w:i/>
        </w:rPr>
        <w:t>P</w:t>
      </w:r>
      <w:r w:rsidR="00431B69">
        <w:t xml:space="preserve"> &lt; 0.001). </w:t>
      </w:r>
      <w:r w:rsidR="00431B69" w:rsidRPr="00431B69">
        <w:rPr>
          <w:highlight w:val="red"/>
        </w:rPr>
        <w:t xml:space="preserve">For </w:t>
      </w:r>
      <w:r w:rsidR="00431B69" w:rsidRPr="00431B69">
        <w:rPr>
          <w:i/>
          <w:iCs/>
          <w:highlight w:val="red"/>
        </w:rPr>
        <w:t>S</w:t>
      </w:r>
      <w:r w:rsidR="00431B69" w:rsidRPr="00431B69">
        <w:rPr>
          <w:highlight w:val="red"/>
          <w:vertAlign w:val="subscript"/>
        </w:rPr>
        <w:t>QDS</w:t>
      </w:r>
      <w:r w:rsidR="00431B69" w:rsidRPr="00431B69">
        <w:rPr>
          <w:highlight w:val="red"/>
        </w:rPr>
        <w:t xml:space="preserve">, the separate fits for the GCFR (black) and SWAFR (grey) are presented, following the best fitting model at that scale </w:t>
      </w:r>
      <w:r w:rsidR="00431B69" w:rsidRPr="00FF0442">
        <w:rPr>
          <w:highlight w:val="yellow"/>
        </w:rPr>
        <w:t xml:space="preserve">(see Table </w:t>
      </w:r>
      <w:r w:rsidR="008F7ABA" w:rsidRPr="008F7ABA">
        <w:rPr>
          <w:highlight w:val="yellow"/>
        </w:rPr>
        <w:t>1</w:t>
      </w:r>
      <w:r w:rsidR="00431B69" w:rsidRPr="00FF0442">
        <w:rPr>
          <w:highlight w:val="yellow"/>
        </w:rPr>
        <w:t>a).</w:t>
      </w:r>
      <w:r w:rsidR="00431B69">
        <w:t xml:space="preserve"> The </w:t>
      </w:r>
      <w:r w:rsidR="00431B69">
        <w:rPr>
          <w:i/>
        </w:rPr>
        <w:t>R</w:t>
      </w:r>
      <w:r w:rsidR="00431B69">
        <w:rPr>
          <w:vertAlign w:val="superscript"/>
        </w:rPr>
        <w:t>2</w:t>
      </w:r>
      <w:r w:rsidR="00431B69">
        <w:t xml:space="preserve">-values of each model and the variation in environmental heterogeneity explained by PC1 from each of the three PCAs are noted in parentheses in the panel and horizontal axis headings respectively. </w:t>
      </w:r>
      <w:r w:rsidR="00810556" w:rsidRPr="008F1E1A">
        <w:rPr>
          <w:highlight w:val="yellow"/>
        </w:rPr>
        <w:t>[note QDS and HDS have additive models as best fitting]</w:t>
      </w:r>
      <w:r w:rsidR="006D735A">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3"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4"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5"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10B4B0" w14:textId="77777777" w:rsidR="00BE41B1" w:rsidRDefault="00BE41B1">
      <w:pPr>
        <w:spacing w:after="0"/>
      </w:pPr>
      <w:r>
        <w:separator/>
      </w:r>
    </w:p>
  </w:endnote>
  <w:endnote w:type="continuationSeparator" w:id="0">
    <w:p w14:paraId="367D3D01" w14:textId="77777777" w:rsidR="00BE41B1" w:rsidRDefault="00BE41B1">
      <w:pPr>
        <w:spacing w:after="0"/>
      </w:pPr>
      <w:r>
        <w:continuationSeparator/>
      </w:r>
    </w:p>
  </w:endnote>
  <w:endnote w:type="continuationNotice" w:id="1">
    <w:p w14:paraId="1A31EF59" w14:textId="77777777" w:rsidR="00BE41B1" w:rsidRDefault="00BE41B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8DE61" w14:textId="77777777" w:rsidR="00BE41B1" w:rsidRDefault="00BE41B1">
      <w:r>
        <w:separator/>
      </w:r>
    </w:p>
  </w:footnote>
  <w:footnote w:type="continuationSeparator" w:id="0">
    <w:p w14:paraId="2369F5F1" w14:textId="77777777" w:rsidR="00BE41B1" w:rsidRDefault="00BE41B1">
      <w:r>
        <w:continuationSeparator/>
      </w:r>
    </w:p>
  </w:footnote>
  <w:footnote w:type="continuationNotice" w:id="1">
    <w:p w14:paraId="10ED252C" w14:textId="77777777" w:rsidR="00BE41B1" w:rsidRDefault="00BE41B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74A"/>
    <w:rsid w:val="00BE3A41"/>
    <w:rsid w:val="00BE41B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46oku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n6u6n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ropensci/taxize" TargetMode="External"/><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0B2FC-82EF-834B-97EF-4BE1956EF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21</Pages>
  <Words>2170</Words>
  <Characters>1237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51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64</cp:revision>
  <cp:lastPrinted>2019-11-19T13:01:00Z</cp:lastPrinted>
  <dcterms:created xsi:type="dcterms:W3CDTF">2019-12-03T09:32:00Z</dcterms:created>
  <dcterms:modified xsi:type="dcterms:W3CDTF">2020-01-1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